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End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C65D27">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B57C3A">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B57C3A">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C65D27">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57C3A">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B57C3A" w:rsidRDefault="00B57C3A">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r w:rsidR="00AC2ECD">
        <w:t xml:space="preserve"> Thus, these results don’t get optimize for perceived fairness to the quality of the students. </w:t>
      </w:r>
    </w:p>
    <w:p w:rsidR="00802CC9"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These algorithms are based on common practices for awarding committees such as merit based, split based, minimum awards, and maximum total awarding for students. I implement these seven algorithms in a MS-SQL Database with a normalized version based on the work of Codd</w:t>
      </w:r>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denormalized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AA1C9B" w:rsidRDefault="004D1283" w:rsidP="00503091">
      <w:r>
        <w:t xml:space="preserve">Matching and optimization algorithms have </w:t>
      </w:r>
      <w:r w:rsidR="00262674">
        <w:t>been used as a subject of research often.</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the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r>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w:t>
      </w:r>
      <w:r w:rsidR="00DF6D46">
        <w:lastRenderedPageBreak/>
        <w:t xml:space="preserve">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Gale, D and Shapley 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Teo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Belloni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Rachmawati’s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r w:rsidR="00E01960">
        <w:t xml:space="preserve">Rachmawati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 and one that I solved with Scholarship Universe at the University of Arizona</w:t>
      </w:r>
      <w:r w:rsidR="00E01960">
        <w:t xml:space="preserve">. </w:t>
      </w:r>
      <w:r w:rsidR="003A3DD8">
        <w:t>Rachmawati’s work is interesting but only takes into consideration the matching of a particular scholarship from a particular donor and matching this to the pool of students.</w:t>
      </w:r>
      <w:r w:rsidR="009B0001">
        <w:t xml:space="preserve"> It doesn’t look at the fairness of the final result. </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lastRenderedPageBreak/>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and A2 would be the second highest ranked student</w:t>
      </w:r>
      <w:r>
        <w:t>.</w:t>
      </w:r>
      <w:r w:rsidR="00DD3E17">
        <w:t xml:space="preserve"> Student rankings are decided by the committee</w:t>
      </w:r>
      <w:r w:rsidR="009B0001">
        <w:t xml:space="preserve"> and not part of the matching algorithm</w:t>
      </w:r>
      <w:r w:rsidR="00DD3E17">
        <w:t xml:space="preserve">. </w:t>
      </w:r>
      <w:r w:rsidR="009B0001">
        <w:t xml:space="preserve">The committee may use any means to rank them including academic merit, financial need, or brilliance of an essay. </w:t>
      </w:r>
      <w:r w:rsidR="00DD3E17">
        <w:t xml:space="preserve">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An edge(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w:t>
      </w:r>
      <w:r w:rsidR="009B0001">
        <w:t>Or as figure 4 demostrates it is possible that only one highly ranked student could be awarded all of the scholarship awards. The seven</w:t>
      </w:r>
      <w:r w:rsidR="004D1283">
        <w:t xml:space="preserve"> algorithms </w:t>
      </w:r>
      <w:r w:rsidR="009B0001">
        <w:t xml:space="preserve">algorithms that are explored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student,etc. (See Set 1 in the figure below)</w:t>
      </w:r>
    </w:p>
    <w:p w:rsidR="00F64E63" w:rsidRDefault="00F64E63" w:rsidP="00F64E63">
      <w:r>
        <w:t xml:space="preserve"> The next rational assumption , RA2, would be that students with rankings next to each other </w:t>
      </w:r>
      <w:r w:rsidR="009B0001">
        <w:t>could</w:t>
      </w:r>
      <w:r>
        <w:t xml:space="preserve">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9B0001" w:rsidRPr="007C211E" w:rsidRDefault="009B0001" w:rsidP="00F64E63">
      <w:r>
        <w:t xml:space="preserve">The end analysis will also include other fairness measures such number of unique students who have been awarded which will consider more fair the higher the number. We will also track the minimum and maximum final awards for the set </w:t>
      </w:r>
      <w:r w:rsidR="006C629A">
        <w:t xml:space="preserve">as gauge for the distribution of the awards.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lastRenderedPageBreak/>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r>
        <w:t>1.Merit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r>
        <w:t>2.Merit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r>
        <w:t>3.</w:t>
      </w:r>
      <w:r w:rsidRPr="00857A2A">
        <w:t>Merit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r>
        <w:t>4.Maximum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r>
        <w:t>5.Split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is left over) S2 is $750 divided by 2 for $375 each. S3 is $500 divided by 4 applicants for $125 each.  </w:t>
      </w:r>
      <w:r w:rsidR="00E26798">
        <w:t xml:space="preserve">When these are all added </w:t>
      </w:r>
      <w:r w:rsidR="00B30628">
        <w:t>up,</w:t>
      </w:r>
      <w:r w:rsidR="00E26798">
        <w:t xml:space="preserve"> the results are only for RA3.</w:t>
      </w:r>
    </w:p>
    <w:p w:rsidR="002065F7" w:rsidRDefault="002065F7" w:rsidP="00165B21">
      <w:pPr>
        <w:pStyle w:val="Heading2"/>
      </w:pPr>
      <w:r>
        <w:t>6.Split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r>
        <w:t>7.</w:t>
      </w:r>
      <w:r w:rsidRPr="00895B1C">
        <w:t>Split with all qualified applicants with minimum amount given</w:t>
      </w:r>
    </w:p>
    <w:p w:rsidR="002065F7" w:rsidRPr="003C3176" w:rsidRDefault="002065F7" w:rsidP="002065F7">
      <w:r>
        <w:t xml:space="preserve">In this method, the scholarship amount is split among all qualified candidates as long as the split exceed a minimum base award amount. For example, assuming a $250 minimum,  a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denormalized model to allow easy import of data from a CSV import. </w:t>
      </w:r>
    </w:p>
    <w:p w:rsidR="002065F7" w:rsidRDefault="002065F7" w:rsidP="002065F7">
      <w:pPr>
        <w:pStyle w:val="Heading2"/>
      </w:pPr>
      <w:r>
        <w:t>Normalized</w:t>
      </w:r>
    </w:p>
    <w:p w:rsidR="00BF1A61" w:rsidRPr="00BF1A61" w:rsidRDefault="00BF1A61" w:rsidP="00BF1A61">
      <w:r>
        <w:t>Awarding Groups is where a committee name and ID is stored.  Every Awarding Group can multiple ApplicantRankings and ScholarshipApplicants.  An ApplicantRanking points to an AwardingGroup and Applicant with a ranking from the committee with a surrogate key that points to this particular instance. Applicants is just a personal information of first and last name with ID. The ScholarshipApplicants table points to a AwardingGroup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ScholarshipApplicants. The ScholarshipAwards table stores the algorithm and the parameters that were used for the resulting row. </w:t>
      </w:r>
      <w:r w:rsidR="00E639B8">
        <w:t xml:space="preserve"> It also stores the resultant award. It should noted that the algorithm can change the final award amount and one cannot just link this value from the Scholarship table through the ScholarshipApplicants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ScholarshipAwardAnalysises table. This table stores the algorithm and all the parameters, a link to the ScholarshipApplicants,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r>
        <w:t>Denormalized</w:t>
      </w:r>
    </w:p>
    <w:p w:rsidR="002F36A8" w:rsidRDefault="002F36A8" w:rsidP="002F36A8">
      <w:r>
        <w:t xml:space="preserve">Since it would be difficult for an outside system to important a normalized model due to the many surrogate keys that would need to be linked, I created a denormalized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After this the data for Scholarship and Applicant can be a generic text fields. The ScholarshipAward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DenormalizedEntries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7C211E" w:rsidRDefault="007C211E" w:rsidP="007C211E"/>
    <w:p w:rsidR="00503091" w:rsidRDefault="00503091" w:rsidP="00503091">
      <w:pPr>
        <w:pStyle w:val="Heading1"/>
      </w:pPr>
      <w:r>
        <w:t>Results</w:t>
      </w:r>
    </w:p>
    <w:p w:rsidR="00A16F10" w:rsidRDefault="00A16F10" w:rsidP="00A16F10">
      <w:r>
        <w:t xml:space="preserve">To implement this programmatic intention, I created a MS-SQL Database and Stored Procedures to carry out the logic for the methods. There are two versions of the algorithms to match the normalized and denormalized versions of the data schema. </w:t>
      </w:r>
      <w:r w:rsidR="0037117B">
        <w:t xml:space="preserve">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w:t>
      </w:r>
      <w:r w:rsidR="003A2CCE">
        <w:t xml:space="preserve">database. This </w:t>
      </w:r>
      <w:r w:rsidR="006508B3">
        <w:t>repository is</w:t>
      </w:r>
      <w:r w:rsidR="003A2CCE">
        <w:t xml:space="preserve"> located at </w:t>
      </w:r>
      <w:hyperlink r:id="rId23" w:history="1">
        <w:r w:rsidR="003A2CCE" w:rsidRPr="00620EB5">
          <w:rPr>
            <w:rStyle w:val="Hyperlink"/>
          </w:rPr>
          <w:t>https://github.com/dmerson/ArizonaMastersCapstone</w:t>
        </w:r>
      </w:hyperlink>
      <w:r w:rsidR="003A2CCE">
        <w:t>.</w:t>
      </w:r>
      <w:r w:rsidR="007D1992">
        <w:t xml:space="preserve"> The repository contains </w:t>
      </w:r>
      <w:r w:rsidR="009D5371">
        <w:t>creation sql scripts</w:t>
      </w:r>
      <w:r w:rsidR="007D1992">
        <w:t xml:space="preserve"> to </w:t>
      </w:r>
      <w:r w:rsidR="002532FF">
        <w:t>be able to create the database</w:t>
      </w:r>
      <w:r w:rsidR="009D5371">
        <w:t xml:space="preserve"> and 2 basic awarding committees</w:t>
      </w:r>
      <w:r w:rsidR="002532FF">
        <w:t xml:space="preserve"> in the read me file. </w:t>
      </w:r>
      <w:r w:rsidR="00C65D27">
        <w:t xml:space="preserve"> The user can recreate the database by following the directions of the read me on the site.</w:t>
      </w:r>
      <w:bookmarkStart w:id="0" w:name="_GoBack"/>
      <w:bookmarkEnd w:id="0"/>
    </w:p>
    <w:p w:rsidR="00A16F10" w:rsidRDefault="00A16F10" w:rsidP="006508B3">
      <w:r>
        <w:t xml:space="preserve">Each algorithm has a stored procedure that corresponds to its ID in the algorithm table. </w:t>
      </w:r>
      <w:r w:rsidR="000047A8">
        <w:t xml:space="preserve">For example, the row in the algorithm table with the ID of 1 corresponds to RunAlgorithm1 stored procedure which run the Merit Only algorithm. </w:t>
      </w:r>
      <w:r w:rsidR="0037117B">
        <w:t xml:space="preserve"> </w:t>
      </w:r>
      <w:r w:rsidR="006508B3">
        <w:t xml:space="preserve">There is a denormalized version of this if the data exists in the DenormalizedEnties table called </w:t>
      </w:r>
      <w:r w:rsidR="0037117B" w:rsidRPr="006508B3">
        <w:t>RunDenormalizedAlgorithm1</w:t>
      </w:r>
      <w:r w:rsidR="0037117B">
        <w:t xml:space="preserve">. </w:t>
      </w:r>
      <w:r w:rsidR="006508B3">
        <w:t xml:space="preserve">There is a stored procedure that can run </w:t>
      </w:r>
      <w:r w:rsidR="006508B3">
        <w:lastRenderedPageBreak/>
        <w:t xml:space="preserve">each of the seven stored procedures at once taking in the parameters of :@awardgroup INT,    @MaximumAward DECIMAL(9, 2), @MinimumAward DECIMAL(9, 2), and  @MaxApplicants INT. There is one stored procedure to run the normalized versus the denormalized versions of the algorithm. </w:t>
      </w:r>
    </w:p>
    <w:p w:rsidR="00AA1477" w:rsidRDefault="0037117B" w:rsidP="00CE45FD">
      <w:r>
        <w:t xml:space="preserve">I am going to discuss the base algorithms and how they are implemented in code. </w:t>
      </w:r>
      <w:r w:rsidR="00A84D63">
        <w:t xml:space="preserve"> Certain algorithms don’t need input parameter but they are required when comparing the finalized result ana</w:t>
      </w:r>
      <w:r w:rsidR="00E81F46">
        <w:t xml:space="preserve">lysis. For example, algorithm 1-Merit Only doesn’t require any parameters but when later comparing it to other possibilities within the seven algorithms it is required for the </w:t>
      </w:r>
      <w:r w:rsidR="009D5371">
        <w:t xml:space="preserve">comparison analysis </w:t>
      </w:r>
      <w:r w:rsidR="00E81F46">
        <w:t xml:space="preserve">query. For these reasons, I am including them as I will include them in </w:t>
      </w:r>
      <w:r w:rsidR="00CE45FD">
        <w:t>the detailed</w:t>
      </w:r>
      <w:r w:rsidR="00E81F46">
        <w:t xml:space="preserve"> analysis of the algorithms</w:t>
      </w:r>
      <w:r w:rsidR="00CE45FD">
        <w:t xml:space="preserve"> below</w:t>
      </w:r>
      <w:r w:rsidR="00E81F46">
        <w:t xml:space="preserve">. </w:t>
      </w:r>
      <w:r w:rsidR="00CE45FD">
        <w:t xml:space="preserve"> </w:t>
      </w:r>
      <w:r w:rsidR="00AA1477">
        <w:t>To simplify this I will use the phrase “Get Input Parameters” with the explanation of the algorithms. This group of parameters equates to:</w:t>
      </w:r>
      <w:r w:rsidR="006508B3" w:rsidRPr="006508B3">
        <w:t xml:space="preserve"> </w:t>
      </w:r>
      <w:r w:rsidR="006508B3">
        <w:t xml:space="preserve">:@awardgroup INT,    @MaximumAward DECIMAL(9, 2), @MinimumAward DECIMAL(9, 2), and  @MaxApplicants INT. </w:t>
      </w:r>
      <w:r w:rsidR="00AA1477">
        <w:t>Each algori</w:t>
      </w:r>
      <w:r w:rsidR="00CE45FD">
        <w:t>thm ends with an input into an a</w:t>
      </w:r>
      <w:r w:rsidR="00AA1477">
        <w:t xml:space="preserve">nalysis table which has calculated RA1, RA2, </w:t>
      </w:r>
      <w:r w:rsidR="00CE45FD">
        <w:t>,</w:t>
      </w:r>
      <w:r w:rsidR="00AA1477">
        <w:t xml:space="preserve"> RA3</w:t>
      </w:r>
      <w:r w:rsidR="00CE45FD">
        <w:t xml:space="preserve">, </w:t>
      </w:r>
      <w:r w:rsidR="006508B3">
        <w:t xml:space="preserve">number of scholarships awarded, number of unique applicants awarded, the maximum and minimum total awards for a student. </w:t>
      </w:r>
      <w:r w:rsidR="00CE45FD">
        <w:t xml:space="preserve">This is actually a separate stored procedure that is called, one for normalized and one for denormalized. I will use the phrase </w:t>
      </w:r>
      <w:r w:rsidR="00AA1477">
        <w:t xml:space="preserve">“Insert Into Analysis” within the </w:t>
      </w:r>
      <w:r w:rsidR="00CE45FD">
        <w:t xml:space="preserve">seven </w:t>
      </w:r>
      <w:r w:rsidR="00AA1477">
        <w:t xml:space="preserve">algorithms descriptions </w:t>
      </w:r>
      <w:r w:rsidR="00CE45FD">
        <w:t xml:space="preserve">to specific this section and </w:t>
      </w:r>
      <w:r w:rsidR="003F508C">
        <w:t xml:space="preserve"> will discuss this section after I dissect </w:t>
      </w:r>
      <w:r w:rsidR="00CE45FD">
        <w:t>this part of the algorithm separately</w:t>
      </w:r>
      <w:r w:rsidR="003F508C">
        <w:t xml:space="preserve">. </w:t>
      </w:r>
    </w:p>
    <w:p w:rsidR="0037117B" w:rsidRDefault="0037117B" w:rsidP="00A84D63">
      <w:pPr>
        <w:pStyle w:val="Heading3"/>
      </w:pPr>
      <w:r>
        <w:t>Algorithm 1</w:t>
      </w:r>
      <w:r w:rsidR="005F4C30">
        <w:t>- Basics</w:t>
      </w:r>
    </w:p>
    <w:p w:rsidR="00A84D63" w:rsidRDefault="009610F4" w:rsidP="00A84D63">
      <w:r>
        <w:t>Get Input Parameters</w:t>
      </w:r>
    </w:p>
    <w:p w:rsidR="009610F4" w:rsidRDefault="009610F4" w:rsidP="00A84D63">
      <w:r>
        <w:t xml:space="preserve">Get Scholarship and place in a </w:t>
      </w:r>
      <w:r w:rsidR="00B838C5">
        <w:t xml:space="preserve">looping </w:t>
      </w:r>
      <w:r>
        <w:t>table</w:t>
      </w:r>
    </w:p>
    <w:p w:rsidR="009610F4" w:rsidRDefault="009610F4" w:rsidP="00A84D63">
      <w:r>
        <w:t>Set @CountOfScholarships</w:t>
      </w:r>
      <w:r w:rsidR="00B838C5">
        <w:t xml:space="preserve"> to count of scholarships in looping table</w:t>
      </w:r>
    </w:p>
    <w:p w:rsidR="009610F4" w:rsidRDefault="009610F4" w:rsidP="00A84D63">
      <w:r>
        <w:t>Set @ScholarshipCounter to 1</w:t>
      </w:r>
    </w:p>
    <w:p w:rsidR="009610F4" w:rsidRDefault="009610F4" w:rsidP="00A84D63">
      <w:r>
        <w:t>Declare @ScholarshipWinner</w:t>
      </w:r>
    </w:p>
    <w:p w:rsidR="009610F4" w:rsidRDefault="009610F4" w:rsidP="00A84D63">
      <w:r>
        <w:t>Declare @CurrentScholarship</w:t>
      </w:r>
    </w:p>
    <w:p w:rsidR="009610F4" w:rsidRDefault="009610F4" w:rsidP="00A84D63">
      <w:r>
        <w:t>Declare @CurrentAmount</w:t>
      </w:r>
    </w:p>
    <w:p w:rsidR="009610F4" w:rsidRDefault="009610F4" w:rsidP="00A84D63">
      <w:r>
        <w:t>Remove previous results with these input parameters</w:t>
      </w:r>
    </w:p>
    <w:p w:rsidR="009610F4" w:rsidRDefault="009610F4" w:rsidP="00A84D63">
      <w:r>
        <w:t>Loop through each scholarship using @ScholarshipCounter</w:t>
      </w:r>
    </w:p>
    <w:p w:rsidR="00B838C5" w:rsidRDefault="00B838C5" w:rsidP="00A84D63">
      <w:r>
        <w:tab/>
        <w:t xml:space="preserve">Set Scholarship as @CurrentScholarship with @ScholarshipCOunter pulling from </w:t>
      </w:r>
      <w:r w:rsidR="00680703">
        <w:t>looping table</w:t>
      </w:r>
    </w:p>
    <w:p w:rsidR="00B838C5" w:rsidRDefault="00B838C5" w:rsidP="00A84D63">
      <w:r>
        <w:tab/>
        <w:t>Set Amount as @CurrentAmount</w:t>
      </w:r>
      <w:r w:rsidR="00680703">
        <w:t xml:space="preserve"> with current scholarship amount</w:t>
      </w:r>
    </w:p>
    <w:p w:rsidR="009610F4" w:rsidRDefault="009610F4" w:rsidP="00A84D63">
      <w:r>
        <w:tab/>
        <w:t>Get Scholarship Applicants</w:t>
      </w:r>
    </w:p>
    <w:p w:rsidR="009610F4" w:rsidRDefault="009610F4" w:rsidP="00A84D63">
      <w:r>
        <w:tab/>
        <w:t>Get Lowest Ranking for Current Scholarship Applicants</w:t>
      </w:r>
    </w:p>
    <w:p w:rsidR="00B838C5" w:rsidRDefault="00B838C5" w:rsidP="00A84D63">
      <w:r>
        <w:tab/>
        <w:t>Set Applicant as @ScholarshipWinner</w:t>
      </w:r>
    </w:p>
    <w:p w:rsidR="00680703" w:rsidRDefault="00680703" w:rsidP="00A84D63">
      <w:r>
        <w:tab/>
        <w:t xml:space="preserve">Set Result Into ResultTable with @ScholarshipWinner, @CurrentScholarship, and </w:t>
      </w:r>
      <w:r w:rsidR="00251045">
        <w:t>@CurrentAmount</w:t>
      </w:r>
    </w:p>
    <w:p w:rsidR="00251045" w:rsidRDefault="00251045" w:rsidP="00A84D63">
      <w:r>
        <w:tab/>
        <w:t>Next Scholarship in Looping Table</w:t>
      </w:r>
    </w:p>
    <w:p w:rsidR="00251045" w:rsidRDefault="00251045" w:rsidP="00A84D63">
      <w:r>
        <w:lastRenderedPageBreak/>
        <w:t>Insert into Analysis</w:t>
      </w:r>
    </w:p>
    <w:p w:rsidR="000452C6" w:rsidRDefault="000452C6" w:rsidP="000452C6">
      <w:pPr>
        <w:pStyle w:val="Heading3"/>
      </w:pPr>
      <w:r>
        <w:t>Algorithm 2- Basics</w:t>
      </w:r>
    </w:p>
    <w:p w:rsidR="000452C6" w:rsidRDefault="000452C6" w:rsidP="000452C6">
      <w:r>
        <w:t>Get Input Parameters</w:t>
      </w:r>
    </w:p>
    <w:p w:rsidR="000452C6" w:rsidRDefault="000452C6" w:rsidP="000452C6">
      <w:r>
        <w:t>Get Scholarship and place in a looping table</w:t>
      </w:r>
    </w:p>
    <w:p w:rsidR="000452C6" w:rsidRDefault="000452C6" w:rsidP="000452C6">
      <w:r>
        <w:t>Set @CountOfScholarships to count of scholarships in looping table</w:t>
      </w:r>
    </w:p>
    <w:p w:rsidR="000452C6" w:rsidRDefault="000452C6" w:rsidP="000452C6">
      <w:r>
        <w:t>Set @ScholarshipCounter to 1</w:t>
      </w:r>
    </w:p>
    <w:p w:rsidR="000452C6" w:rsidRDefault="000452C6" w:rsidP="000452C6">
      <w:r>
        <w:t>Declare @ScholarshipWinner</w:t>
      </w:r>
    </w:p>
    <w:p w:rsidR="000452C6" w:rsidRDefault="000452C6" w:rsidP="000452C6">
      <w:r>
        <w:t>Declare @CurrentScholarship</w:t>
      </w:r>
    </w:p>
    <w:p w:rsidR="000452C6" w:rsidRDefault="000452C6" w:rsidP="000452C6">
      <w:r>
        <w:t>Declare @CurrentAmount</w:t>
      </w:r>
    </w:p>
    <w:p w:rsidR="000452C6" w:rsidRDefault="000452C6" w:rsidP="000452C6">
      <w:r>
        <w:t>Remove previous results with these input parameters</w:t>
      </w:r>
    </w:p>
    <w:p w:rsidR="000452C6" w:rsidRDefault="000452C6" w:rsidP="000452C6">
      <w:r>
        <w:t>Loop through each scholarship using @ScholarshipCounter</w:t>
      </w:r>
    </w:p>
    <w:p w:rsidR="000452C6" w:rsidRDefault="000452C6" w:rsidP="000452C6">
      <w:r>
        <w:tab/>
        <w:t>Set Scholarship as @CurrentScholarship with @ScholarshipCOunter pulling from looping table</w:t>
      </w:r>
    </w:p>
    <w:p w:rsidR="000452C6" w:rsidRDefault="000452C6" w:rsidP="000452C6">
      <w:r>
        <w:tab/>
        <w:t>Set Amount as @CurrentAmount with current scholarship amount</w:t>
      </w:r>
    </w:p>
    <w:p w:rsidR="000452C6" w:rsidRDefault="000452C6" w:rsidP="000452C6">
      <w:r>
        <w:tab/>
        <w:t>Get List of CurrentResults for Awarding Group</w:t>
      </w:r>
    </w:p>
    <w:p w:rsidR="000452C6" w:rsidRDefault="000452C6" w:rsidP="000452C6">
      <w:pPr>
        <w:ind w:firstLine="720"/>
      </w:pPr>
      <w:r>
        <w:t>Get Scholarship Applicants Who Haven’t Exceeded Minimum Award</w:t>
      </w:r>
    </w:p>
    <w:p w:rsidR="000452C6" w:rsidRDefault="000452C6" w:rsidP="000452C6">
      <w:r>
        <w:tab/>
        <w:t>Get Lowest Ranking for Available Scholarship Applicants</w:t>
      </w:r>
    </w:p>
    <w:p w:rsidR="000452C6" w:rsidRDefault="000452C6" w:rsidP="000452C6">
      <w:r>
        <w:tab/>
        <w:t>Set Applicant as @ScholarshipWinner</w:t>
      </w:r>
    </w:p>
    <w:p w:rsidR="000452C6" w:rsidRDefault="000452C6" w:rsidP="000452C6">
      <w:r>
        <w:tab/>
        <w:t>Set Result Into ResultTable with @ScholarshipWinner, @CurrentScholarship, and @CurrentAmount</w:t>
      </w:r>
    </w:p>
    <w:p w:rsidR="000452C6" w:rsidRDefault="000452C6" w:rsidP="000452C6">
      <w:r>
        <w:tab/>
        <w:t>Next Scholarship in Looping Table</w:t>
      </w:r>
    </w:p>
    <w:p w:rsidR="000452C6" w:rsidRDefault="000452C6" w:rsidP="000452C6">
      <w:r>
        <w:t>Insert into Analysis</w:t>
      </w:r>
    </w:p>
    <w:p w:rsidR="00AD1F77" w:rsidRDefault="00AD1F77" w:rsidP="00AD1F77">
      <w:pPr>
        <w:pStyle w:val="Heading3"/>
      </w:pPr>
      <w:r>
        <w:t>Algorithm 3- Basics</w:t>
      </w:r>
    </w:p>
    <w:p w:rsidR="00AD1F77" w:rsidRDefault="00AD1F77" w:rsidP="00AD1F77">
      <w:r>
        <w:t>Get Input Parameters</w:t>
      </w:r>
    </w:p>
    <w:p w:rsidR="00AD1F77" w:rsidRDefault="00AD1F77" w:rsidP="00AD1F77">
      <w:r>
        <w:t>Get Scholarship and place in a looping table</w:t>
      </w:r>
    </w:p>
    <w:p w:rsidR="00AD1F77" w:rsidRDefault="00AD1F77" w:rsidP="00AD1F77">
      <w:r>
        <w:t>Set @CountOfScholarships to count of scholarships in looping table</w:t>
      </w:r>
    </w:p>
    <w:p w:rsidR="00AD1F77" w:rsidRDefault="00AD1F77" w:rsidP="00AD1F77">
      <w:r>
        <w:t>Set @ScholarshipCounter to 1</w:t>
      </w:r>
    </w:p>
    <w:p w:rsidR="00AD1F77" w:rsidRDefault="00AD1F77" w:rsidP="00AD1F77">
      <w:r>
        <w:t>Declare @ScholarshipWinner</w:t>
      </w:r>
    </w:p>
    <w:p w:rsidR="00AD1F77" w:rsidRDefault="00AD1F77" w:rsidP="00AD1F77">
      <w:r>
        <w:t>Declare @CurrentScholarship</w:t>
      </w:r>
    </w:p>
    <w:p w:rsidR="00AD1F77" w:rsidRDefault="00AD1F77" w:rsidP="00AD1F77">
      <w:r>
        <w:t>Declare @CurrentAmount</w:t>
      </w:r>
    </w:p>
    <w:p w:rsidR="00AD1F77" w:rsidRDefault="00AD1F77" w:rsidP="00AD1F77">
      <w:r>
        <w:t>Remove previous results with these input parameters</w:t>
      </w:r>
    </w:p>
    <w:p w:rsidR="00AD1F77" w:rsidRDefault="00AD1F77" w:rsidP="00AD1F77">
      <w:r>
        <w:lastRenderedPageBreak/>
        <w:t>Loop through each scholarship using @ScholarshipCounter</w:t>
      </w:r>
    </w:p>
    <w:p w:rsidR="00AD1F77" w:rsidRDefault="00AD1F77" w:rsidP="00AD1F77">
      <w:r>
        <w:tab/>
        <w:t>Set Scholarship as @CurrentScholarship with @ScholarshipCOunter pulling from looping table</w:t>
      </w:r>
    </w:p>
    <w:p w:rsidR="00AD1F77" w:rsidRDefault="00AD1F77" w:rsidP="00AD1F77">
      <w:r>
        <w:tab/>
        <w:t>Set Amount as @CurrentAmount with current scholarship amount</w:t>
      </w:r>
    </w:p>
    <w:p w:rsidR="00AD1F77" w:rsidRDefault="00AD1F77" w:rsidP="00AD1F77">
      <w:r>
        <w:tab/>
        <w:t>Get List of CurrentResults for Awarding Group</w:t>
      </w:r>
    </w:p>
    <w:p w:rsidR="00AD1F77" w:rsidRDefault="00AD1F77" w:rsidP="00AD1F77">
      <w:pPr>
        <w:ind w:firstLine="720"/>
      </w:pPr>
      <w:r>
        <w:t>Get Scholarship Applicants Whose Current awards + Scholarship Amount Haven’t Exceeded Minimum Award</w:t>
      </w:r>
    </w:p>
    <w:p w:rsidR="00AD1F77" w:rsidRDefault="00AD1F77" w:rsidP="00AD1F77">
      <w:r>
        <w:tab/>
        <w:t>Get Lowest Ranking for Available Scholarship Applicants</w:t>
      </w:r>
    </w:p>
    <w:p w:rsidR="00AD1F77" w:rsidRDefault="00AD1F77" w:rsidP="00AD1F77">
      <w:r>
        <w:tab/>
        <w:t>Set Applicant as @ScholarshipWinner</w:t>
      </w:r>
    </w:p>
    <w:p w:rsidR="00AD1F77" w:rsidRDefault="00AD1F77" w:rsidP="00AD1F77">
      <w:r>
        <w:tab/>
        <w:t>Set Result Into ResultTable with @ScholarshipWinner, @CurrentScholarship, and @CurrentAmount</w:t>
      </w:r>
    </w:p>
    <w:p w:rsidR="00AD1F77" w:rsidRDefault="00AD1F77" w:rsidP="00AD1F77">
      <w:r>
        <w:tab/>
        <w:t>Next Scholarship in Looping Table</w:t>
      </w:r>
    </w:p>
    <w:p w:rsidR="00AD1F77" w:rsidRDefault="00AD1F77" w:rsidP="00AD1F77">
      <w:r>
        <w:t>Insert into Analysis</w:t>
      </w:r>
    </w:p>
    <w:p w:rsidR="00E24CC3" w:rsidRDefault="00E24CC3" w:rsidP="00E24CC3">
      <w:pPr>
        <w:pStyle w:val="Heading3"/>
      </w:pPr>
      <w:r>
        <w:t>Algorithm 4- Basics</w:t>
      </w:r>
    </w:p>
    <w:p w:rsidR="00E24CC3" w:rsidRDefault="00E24CC3" w:rsidP="00E24CC3">
      <w:r>
        <w:t>Get Input Parameters</w:t>
      </w:r>
    </w:p>
    <w:p w:rsidR="00E24CC3" w:rsidRDefault="00E24CC3" w:rsidP="00E24CC3">
      <w:r>
        <w:t>Get Scholarship and place in a looping table</w:t>
      </w:r>
    </w:p>
    <w:p w:rsidR="00E24CC3" w:rsidRDefault="00E24CC3" w:rsidP="00E24CC3">
      <w:r>
        <w:t>Set @CountOfScholarships to count of scholarships in looping table</w:t>
      </w:r>
    </w:p>
    <w:p w:rsidR="00E24CC3" w:rsidRDefault="00E24CC3" w:rsidP="00E24CC3">
      <w:r>
        <w:t>Set @ScholarshipCounter to 1</w:t>
      </w:r>
    </w:p>
    <w:p w:rsidR="00E24CC3" w:rsidRDefault="00E24CC3" w:rsidP="00E24CC3">
      <w:r>
        <w:t>Declare @ScholarshipWinner</w:t>
      </w:r>
    </w:p>
    <w:p w:rsidR="00E24CC3" w:rsidRDefault="00E24CC3" w:rsidP="00E24CC3">
      <w:r>
        <w:t>Declare @CurrentScholarship</w:t>
      </w:r>
    </w:p>
    <w:p w:rsidR="00E24CC3" w:rsidRDefault="00E24CC3" w:rsidP="00E24CC3">
      <w:r>
        <w:t>Declare @CurrentAmount</w:t>
      </w:r>
    </w:p>
    <w:p w:rsidR="00E24CC3" w:rsidRDefault="00E24CC3" w:rsidP="00E24CC3">
      <w:r>
        <w:t>Remove previous results with these input parameters</w:t>
      </w:r>
    </w:p>
    <w:p w:rsidR="00E24CC3" w:rsidRDefault="00E24CC3" w:rsidP="00E24CC3">
      <w:r>
        <w:t>Loop through each scholarship using @ScholarshipCounter</w:t>
      </w:r>
    </w:p>
    <w:p w:rsidR="00E24CC3" w:rsidRDefault="00E24CC3" w:rsidP="00E24CC3">
      <w:r>
        <w:tab/>
        <w:t>Set Scholarship as @CurrentScholarship with @ScholarshipCOunter pulling from looping table</w:t>
      </w:r>
    </w:p>
    <w:p w:rsidR="00E24CC3" w:rsidRDefault="00E24CC3" w:rsidP="00E24CC3">
      <w:r>
        <w:tab/>
        <w:t>Set Amount as @CurrentAmount with current scholarship amount</w:t>
      </w:r>
    </w:p>
    <w:p w:rsidR="00E24CC3" w:rsidRDefault="00E24CC3" w:rsidP="00E24CC3">
      <w:r>
        <w:tab/>
        <w:t>Get List of CurrentResults for Awarding Group</w:t>
      </w:r>
    </w:p>
    <w:p w:rsidR="00E24CC3" w:rsidRDefault="00E24CC3" w:rsidP="00E24CC3">
      <w:pPr>
        <w:ind w:firstLine="720"/>
      </w:pPr>
      <w:r>
        <w:t xml:space="preserve">Get Scholarship Applicants Have not already been awarded </w:t>
      </w:r>
    </w:p>
    <w:p w:rsidR="00E24CC3" w:rsidRDefault="00E24CC3" w:rsidP="00E24CC3">
      <w:r>
        <w:tab/>
        <w:t>Get Lowest Ranking for Available Scholarship Applicants</w:t>
      </w:r>
    </w:p>
    <w:p w:rsidR="00E24CC3" w:rsidRDefault="00E24CC3" w:rsidP="00E24CC3">
      <w:r>
        <w:tab/>
        <w:t>Set Applicant as @ScholarshipWinner</w:t>
      </w:r>
    </w:p>
    <w:p w:rsidR="00E24CC3" w:rsidRDefault="00E24CC3" w:rsidP="00E24CC3">
      <w:r>
        <w:tab/>
        <w:t>Set Result Into ResultTable with @ScholarshipWinner, @CurrentScholarship, and @CurrentAmount</w:t>
      </w:r>
    </w:p>
    <w:p w:rsidR="00E24CC3" w:rsidRDefault="00E24CC3" w:rsidP="00E24CC3">
      <w:r>
        <w:lastRenderedPageBreak/>
        <w:tab/>
        <w:t>Next Scholarship in Looping Table</w:t>
      </w:r>
    </w:p>
    <w:p w:rsidR="00E24CC3" w:rsidRDefault="00E24CC3" w:rsidP="00E24CC3">
      <w:r>
        <w:t>Insert into Analysis</w:t>
      </w:r>
    </w:p>
    <w:p w:rsidR="00BB4110" w:rsidRDefault="00BB4110" w:rsidP="00BB4110">
      <w:pPr>
        <w:pStyle w:val="Heading3"/>
      </w:pPr>
      <w:r>
        <w:t>Algorithm 5- Basics</w:t>
      </w:r>
    </w:p>
    <w:p w:rsidR="00BB4110" w:rsidRDefault="00BB4110" w:rsidP="00BB4110">
      <w:r>
        <w:t>Get Input Parameters</w:t>
      </w:r>
    </w:p>
    <w:p w:rsidR="00BB4110" w:rsidRDefault="00BB4110" w:rsidP="00BB4110">
      <w:r>
        <w:t>Get Scholarship and place in a looping table</w:t>
      </w:r>
    </w:p>
    <w:p w:rsidR="00BB4110" w:rsidRDefault="00BB4110" w:rsidP="00BB4110">
      <w:r>
        <w:t>Set @CountOfScholarships to count of scholarships in looping table</w:t>
      </w:r>
    </w:p>
    <w:p w:rsidR="00BB4110" w:rsidRDefault="00BB4110" w:rsidP="00BB4110">
      <w:r>
        <w:t>Set @ScholarshipCounter to 1</w:t>
      </w:r>
    </w:p>
    <w:p w:rsidR="00BB4110" w:rsidRDefault="00BB4110" w:rsidP="00BB4110">
      <w:r>
        <w:t>Declare @ScholarshipWinner</w:t>
      </w:r>
    </w:p>
    <w:p w:rsidR="00BB4110" w:rsidRDefault="00BB4110" w:rsidP="00BB4110">
      <w:r>
        <w:t>Declare @CurrentScholarship</w:t>
      </w:r>
    </w:p>
    <w:p w:rsidR="00BB4110" w:rsidRDefault="00BB4110" w:rsidP="00BB4110">
      <w:r>
        <w:t>Remove previous results with these input parameters</w:t>
      </w:r>
    </w:p>
    <w:p w:rsidR="00BB4110" w:rsidRDefault="00BB4110" w:rsidP="00BB4110">
      <w:r>
        <w:t>Loop through each scholarship using @ScholarshipCounter</w:t>
      </w:r>
    </w:p>
    <w:p w:rsidR="00C75C67" w:rsidRDefault="00C75C67" w:rsidP="00C75C67">
      <w:r>
        <w:tab/>
        <w:t>Declare @CurrentAmount</w:t>
      </w:r>
    </w:p>
    <w:p w:rsidR="00C75C67" w:rsidRDefault="00C75C67" w:rsidP="00BB4110">
      <w:r>
        <w:tab/>
        <w:t>Declare @CurrentSplitAmount</w:t>
      </w:r>
    </w:p>
    <w:p w:rsidR="00C75C67" w:rsidRDefault="00C75C67" w:rsidP="00BB4110">
      <w:r>
        <w:tab/>
        <w:t>Declare @CountOfApplicants</w:t>
      </w:r>
    </w:p>
    <w:p w:rsidR="00BB4110" w:rsidRDefault="00BB4110" w:rsidP="00BB4110">
      <w:r>
        <w:tab/>
        <w:t>Set Scholarship as @CurrentScholarship with @ScholarshipCOunter pulling from looping table</w:t>
      </w:r>
    </w:p>
    <w:p w:rsidR="00BB4110" w:rsidRDefault="00E9752E" w:rsidP="00BB4110">
      <w:r>
        <w:tab/>
      </w:r>
      <w:r w:rsidR="00BB4110">
        <w:t>Set Amount as @CurrentAmount with current scholarship amount</w:t>
      </w:r>
    </w:p>
    <w:p w:rsidR="00C75C67" w:rsidRDefault="00C75C67" w:rsidP="00BB4110">
      <w:r>
        <w:tab/>
        <w:t>Set @CountOfApplicants as Count of Applicants for @CurrentScholarship</w:t>
      </w:r>
    </w:p>
    <w:p w:rsidR="00C75C67" w:rsidRDefault="00C75C67" w:rsidP="00BB4110">
      <w:r>
        <w:tab/>
        <w:t>Set @CurrentSplitAmount =@CurrentAmount/@CountOfApplicants</w:t>
      </w:r>
    </w:p>
    <w:p w:rsidR="00BB4110" w:rsidRDefault="00BB4110" w:rsidP="00BB4110">
      <w:r>
        <w:tab/>
        <w:t>Get List of CurrentResults for Awarding Group</w:t>
      </w:r>
    </w:p>
    <w:p w:rsidR="00BB4110" w:rsidRDefault="00E9752E" w:rsidP="00BB4110">
      <w:r>
        <w:t xml:space="preserve"> </w:t>
      </w:r>
      <w:r>
        <w:tab/>
        <w:t>For each Current Applicant</w:t>
      </w:r>
    </w:p>
    <w:p w:rsidR="00BB4110" w:rsidRDefault="00BB4110" w:rsidP="00BB4110">
      <w:r>
        <w:tab/>
      </w:r>
      <w:r w:rsidR="00E9752E">
        <w:tab/>
      </w:r>
      <w:r>
        <w:t>Set Applicant as @ScholarshipWinner</w:t>
      </w:r>
    </w:p>
    <w:p w:rsidR="00BB4110" w:rsidRDefault="00BB4110" w:rsidP="00E9752E">
      <w:r>
        <w:tab/>
      </w:r>
      <w:r w:rsidR="00E9752E">
        <w:tab/>
      </w:r>
      <w:r>
        <w:t>Set Result Into ResultTable with @ScholarshipWinner, @CurrentScholarship, and @</w:t>
      </w:r>
      <w:r w:rsidR="00E9752E" w:rsidRPr="00E9752E">
        <w:t xml:space="preserve"> </w:t>
      </w:r>
      <w:r w:rsidR="00E9752E">
        <w:t>CurrentSplitAmount</w:t>
      </w:r>
    </w:p>
    <w:p w:rsidR="00E9752E" w:rsidRDefault="00E9752E" w:rsidP="00E9752E">
      <w:r>
        <w:tab/>
      </w:r>
      <w:r>
        <w:tab/>
        <w:t>Next Applicant</w:t>
      </w:r>
    </w:p>
    <w:p w:rsidR="00BB4110" w:rsidRDefault="00BB4110" w:rsidP="00BB4110">
      <w:r>
        <w:tab/>
        <w:t>Next Scholarship in Looping Table</w:t>
      </w:r>
    </w:p>
    <w:p w:rsidR="00BB4110" w:rsidRDefault="00BB4110" w:rsidP="00BB4110">
      <w:r>
        <w:t>Insert into Analysis</w:t>
      </w:r>
    </w:p>
    <w:p w:rsidR="00C92773" w:rsidRDefault="00C92773" w:rsidP="00C92773">
      <w:pPr>
        <w:pStyle w:val="Heading3"/>
      </w:pPr>
      <w:r>
        <w:t>Algorithm 6- Basics</w:t>
      </w:r>
    </w:p>
    <w:p w:rsidR="00C92773" w:rsidRDefault="00C92773" w:rsidP="00C92773">
      <w:r>
        <w:t>Get Input Parameters</w:t>
      </w:r>
    </w:p>
    <w:p w:rsidR="00C92773" w:rsidRDefault="00C92773" w:rsidP="00C92773">
      <w:r>
        <w:t>Get Scholarship and place in a looping table</w:t>
      </w:r>
    </w:p>
    <w:p w:rsidR="00C92773" w:rsidRDefault="00C92773" w:rsidP="00C92773">
      <w:r>
        <w:t>Set @CountOfScholarships to count of scholarships in looping table</w:t>
      </w:r>
    </w:p>
    <w:p w:rsidR="00C92773" w:rsidRDefault="00C92773" w:rsidP="00C92773">
      <w:r>
        <w:lastRenderedPageBreak/>
        <w:t>Set @ScholarshipCounter to 1</w:t>
      </w:r>
    </w:p>
    <w:p w:rsidR="00C92773" w:rsidRDefault="00C92773" w:rsidP="00C92773">
      <w:r>
        <w:t>Declare @ScholarshipWinner</w:t>
      </w:r>
    </w:p>
    <w:p w:rsidR="00C92773" w:rsidRDefault="00C92773" w:rsidP="00C92773">
      <w:r>
        <w:t>Declare @CurrentScholarship</w:t>
      </w:r>
    </w:p>
    <w:p w:rsidR="00C92773" w:rsidRDefault="00C92773" w:rsidP="00C92773">
      <w:r>
        <w:t>Remove previous results with these input parameters</w:t>
      </w:r>
    </w:p>
    <w:p w:rsidR="00C92773" w:rsidRDefault="00C92773" w:rsidP="00C92773">
      <w:r>
        <w:t>Loop through each scholarship using @ScholarshipCounter</w:t>
      </w:r>
    </w:p>
    <w:p w:rsidR="00C92773" w:rsidRDefault="00C92773" w:rsidP="00C92773">
      <w:r>
        <w:tab/>
        <w:t>Declare @CurrentAmount</w:t>
      </w:r>
    </w:p>
    <w:p w:rsidR="00C92773" w:rsidRDefault="00C92773" w:rsidP="00C92773">
      <w:r>
        <w:tab/>
        <w:t>Declare @CurrentSplitAmount</w:t>
      </w:r>
    </w:p>
    <w:p w:rsidR="00C92773" w:rsidRDefault="00C92773" w:rsidP="00C92773">
      <w:r>
        <w:tab/>
        <w:t>Declare @CountOfApplicants</w:t>
      </w:r>
    </w:p>
    <w:p w:rsidR="00C92773" w:rsidRDefault="00C92773" w:rsidP="00C92773">
      <w:r>
        <w:tab/>
        <w:t>Set Scholarship as @CurrentScholarship with @ScholarshipCOunter pulling from looping table</w:t>
      </w:r>
    </w:p>
    <w:p w:rsidR="00C92773" w:rsidRDefault="00C92773" w:rsidP="00C92773">
      <w:r>
        <w:tab/>
        <w:t>Set Amount as @CurrentAmount with current scholarship amount</w:t>
      </w:r>
    </w:p>
    <w:p w:rsidR="00C92773" w:rsidRDefault="00C92773" w:rsidP="00C92773">
      <w:r>
        <w:tab/>
        <w:t xml:space="preserve">Set @CountOfApplicants as </w:t>
      </w:r>
      <w:r w:rsidR="002C786B">
        <w:t>higher of the number of actual applicants or maximum applicants from the input parameters</w:t>
      </w:r>
    </w:p>
    <w:p w:rsidR="00C92773" w:rsidRDefault="00C92773" w:rsidP="00C92773">
      <w:r>
        <w:tab/>
        <w:t>Set @CurrentSplitAmount =@CurrentAmount/@CountOfApplicants</w:t>
      </w:r>
    </w:p>
    <w:p w:rsidR="00C92773" w:rsidRDefault="00C92773" w:rsidP="00C92773">
      <w:r>
        <w:tab/>
        <w:t>For each Current Applicant</w:t>
      </w:r>
      <w:r w:rsidR="002C786B">
        <w:t xml:space="preserve"> &gt;= @CountOfApplicants (Ordered by Ranking Ascending)</w:t>
      </w:r>
    </w:p>
    <w:p w:rsidR="00C92773" w:rsidRDefault="00C92773" w:rsidP="00C92773">
      <w:r>
        <w:tab/>
      </w:r>
      <w:r>
        <w:tab/>
        <w:t>Set Applicant as @ScholarshipWinner</w:t>
      </w:r>
    </w:p>
    <w:p w:rsidR="00C92773" w:rsidRDefault="00C92773" w:rsidP="00C92773">
      <w:r>
        <w:tab/>
      </w:r>
      <w:r>
        <w:tab/>
        <w:t>Set Result Into ResultTable with @ScholarshipWinner, @CurrentScholarship, and @</w:t>
      </w:r>
      <w:r w:rsidRPr="00E9752E">
        <w:t xml:space="preserve"> </w:t>
      </w:r>
      <w:r>
        <w:t>CurrentSplitAmount</w:t>
      </w:r>
    </w:p>
    <w:p w:rsidR="00C92773" w:rsidRDefault="00C92773" w:rsidP="00C92773">
      <w:r>
        <w:tab/>
      </w:r>
      <w:r>
        <w:tab/>
        <w:t>Next Applicant</w:t>
      </w:r>
    </w:p>
    <w:p w:rsidR="00C92773" w:rsidRDefault="00C92773" w:rsidP="00C92773">
      <w:r>
        <w:tab/>
        <w:t>Next Scholarship in Looping Table</w:t>
      </w:r>
    </w:p>
    <w:p w:rsidR="00C92773" w:rsidRDefault="00C92773" w:rsidP="00C92773">
      <w:r>
        <w:t>Insert into Analysis</w:t>
      </w:r>
    </w:p>
    <w:p w:rsidR="002C786B" w:rsidRDefault="002C786B" w:rsidP="002C786B">
      <w:pPr>
        <w:pStyle w:val="Heading3"/>
      </w:pPr>
      <w:r>
        <w:t>Algorithm 7- Basics</w:t>
      </w:r>
    </w:p>
    <w:p w:rsidR="002C786B" w:rsidRDefault="002C786B" w:rsidP="002C786B">
      <w:r>
        <w:t>Get Input Parameters</w:t>
      </w:r>
    </w:p>
    <w:p w:rsidR="002C786B" w:rsidRDefault="002C786B" w:rsidP="002C786B">
      <w:r>
        <w:t>Get Scholarship and place in a looping table</w:t>
      </w:r>
    </w:p>
    <w:p w:rsidR="002C786B" w:rsidRDefault="002C786B" w:rsidP="002C786B">
      <w:r>
        <w:t>Set @CountOfScholarships to count of scholarships in looping table</w:t>
      </w:r>
    </w:p>
    <w:p w:rsidR="002C786B" w:rsidRDefault="002C786B" w:rsidP="002C786B">
      <w:r>
        <w:t>Set @ScholarshipCounter to 1</w:t>
      </w:r>
    </w:p>
    <w:p w:rsidR="002C786B" w:rsidRDefault="002C786B" w:rsidP="002C786B">
      <w:r>
        <w:t>Declare @ScholarshipWinner</w:t>
      </w:r>
    </w:p>
    <w:p w:rsidR="002C786B" w:rsidRDefault="002C786B" w:rsidP="002C786B">
      <w:r>
        <w:t>Declare @CurrentScholarship</w:t>
      </w:r>
    </w:p>
    <w:p w:rsidR="002C786B" w:rsidRDefault="002C786B" w:rsidP="002C786B">
      <w:r>
        <w:t>Remove previous results with these input parameters</w:t>
      </w:r>
    </w:p>
    <w:p w:rsidR="002C786B" w:rsidRDefault="002C786B" w:rsidP="002C786B">
      <w:r>
        <w:t>Loop through each scholarship using @ScholarshipCounter</w:t>
      </w:r>
    </w:p>
    <w:p w:rsidR="002C786B" w:rsidRDefault="002C786B" w:rsidP="002C786B">
      <w:r>
        <w:tab/>
        <w:t>Declare @CurrentAmount</w:t>
      </w:r>
    </w:p>
    <w:p w:rsidR="002C786B" w:rsidRDefault="002C786B" w:rsidP="002C786B">
      <w:r>
        <w:lastRenderedPageBreak/>
        <w:tab/>
        <w:t>Declare @CurrentSplitAmount</w:t>
      </w:r>
    </w:p>
    <w:p w:rsidR="002C786B" w:rsidRDefault="002C786B" w:rsidP="002C786B">
      <w:r>
        <w:tab/>
        <w:t>Declare @CountOfApplicants</w:t>
      </w:r>
    </w:p>
    <w:p w:rsidR="00923D80" w:rsidRDefault="00923D80" w:rsidP="002C786B">
      <w:r>
        <w:tab/>
        <w:t>Declare @PeopleToDivideBy</w:t>
      </w:r>
    </w:p>
    <w:p w:rsidR="00923D80" w:rsidRDefault="00923D80" w:rsidP="002C786B">
      <w:r>
        <w:tab/>
        <w:t>Declare @ApplicantsWithMinimumAmounts</w:t>
      </w:r>
    </w:p>
    <w:p w:rsidR="002C786B" w:rsidRDefault="002C786B" w:rsidP="002C786B">
      <w:r>
        <w:tab/>
        <w:t>Set Scholarship as @CurrentScholarship with @ScholarshipCOunter pulling from looping table</w:t>
      </w:r>
    </w:p>
    <w:p w:rsidR="00923D80" w:rsidRDefault="00923D80" w:rsidP="002C786B">
      <w:r>
        <w:tab/>
        <w:t>Set Amount as @CurrentAmount with current scholarship amount</w:t>
      </w:r>
    </w:p>
    <w:p w:rsidR="00923D80" w:rsidRDefault="00923D80" w:rsidP="002C786B">
      <w:r>
        <w:tab/>
        <w:t>Set @</w:t>
      </w:r>
      <w:r w:rsidRPr="00923D80">
        <w:t xml:space="preserve"> </w:t>
      </w:r>
      <w:r>
        <w:t>ApplicantsWithMinimumAmounts =@currentamount/</w:t>
      </w:r>
      <w:r w:rsidR="003D7769">
        <w:t>@MinimumAward from input parameters</w:t>
      </w:r>
    </w:p>
    <w:p w:rsidR="002C786B" w:rsidRDefault="003D7769" w:rsidP="002C786B">
      <w:r>
        <w:tab/>
        <w:t>If @</w:t>
      </w:r>
      <w:r w:rsidRPr="003D7769">
        <w:t xml:space="preserve"> </w:t>
      </w:r>
      <w:r>
        <w:t>ApplicantsWithMinimumAmounts &lt; 1 then set @</w:t>
      </w:r>
      <w:r w:rsidRPr="003D7769">
        <w:t xml:space="preserve"> </w:t>
      </w:r>
      <w:r>
        <w:t>ApplicantsWithMinimumAmounts=1</w:t>
      </w:r>
    </w:p>
    <w:p w:rsidR="003D7769" w:rsidRDefault="003D7769" w:rsidP="002C786B">
      <w:r>
        <w:tab/>
      </w:r>
    </w:p>
    <w:p w:rsidR="002C786B" w:rsidRDefault="002C786B" w:rsidP="002C786B">
      <w:r>
        <w:tab/>
        <w:t xml:space="preserve">Set @CountOfApplicants as </w:t>
      </w:r>
      <w:r w:rsidR="003D7769">
        <w:t>number of applicants for scholarships</w:t>
      </w:r>
    </w:p>
    <w:p w:rsidR="003D7769" w:rsidRDefault="003D7769" w:rsidP="002C786B">
      <w:r>
        <w:tab/>
        <w:t>Set @PeopleToDivideBy as lesser of @</w:t>
      </w:r>
      <w:r w:rsidRPr="003D7769">
        <w:t xml:space="preserve"> </w:t>
      </w:r>
      <w:r>
        <w:t>ApplicantsWithMinimumAmounts or @CountOfApplicants</w:t>
      </w:r>
    </w:p>
    <w:p w:rsidR="002C786B" w:rsidRDefault="002C786B" w:rsidP="003D7769">
      <w:r>
        <w:tab/>
        <w:t>Set @CurrentSplitAmount =@CurrentAmount/@</w:t>
      </w:r>
      <w:r w:rsidR="003D7769" w:rsidRPr="003D7769">
        <w:t xml:space="preserve"> </w:t>
      </w:r>
      <w:r w:rsidR="003D7769">
        <w:t>PeopleToDivideBy</w:t>
      </w:r>
    </w:p>
    <w:p w:rsidR="002C786B" w:rsidRDefault="002C786B" w:rsidP="002C786B">
      <w:r>
        <w:tab/>
        <w:t>For each Current Applicant &gt;= @</w:t>
      </w:r>
      <w:r w:rsidR="003D7769" w:rsidRPr="003D7769">
        <w:t xml:space="preserve"> </w:t>
      </w:r>
      <w:r w:rsidR="003D7769">
        <w:t xml:space="preserve">PeopleToDivideBy </w:t>
      </w:r>
      <w:r>
        <w:t>(Ordered by Ranking Ascending)</w:t>
      </w:r>
    </w:p>
    <w:p w:rsidR="002C786B" w:rsidRDefault="002C786B" w:rsidP="002C786B">
      <w:r>
        <w:tab/>
      </w:r>
      <w:r>
        <w:tab/>
        <w:t>Set Applicant as @ScholarshipWinner</w:t>
      </w:r>
    </w:p>
    <w:p w:rsidR="002C786B" w:rsidRDefault="002C786B" w:rsidP="002C786B">
      <w:r>
        <w:tab/>
      </w:r>
      <w:r>
        <w:tab/>
        <w:t>Set Result Into ResultTable with @ScholarshipWinner, @CurrentScholarship, and @</w:t>
      </w:r>
      <w:r w:rsidRPr="00E9752E">
        <w:t xml:space="preserve"> </w:t>
      </w:r>
      <w:r>
        <w:t>CurrentSplitAmount</w:t>
      </w:r>
    </w:p>
    <w:p w:rsidR="002C786B" w:rsidRDefault="002C786B" w:rsidP="002C786B">
      <w:r>
        <w:tab/>
      </w:r>
      <w:r>
        <w:tab/>
        <w:t>Next Applicant</w:t>
      </w:r>
    </w:p>
    <w:p w:rsidR="002C786B" w:rsidRDefault="002C786B" w:rsidP="002C786B">
      <w:r>
        <w:tab/>
        <w:t>Next Scholarship in Looping Table</w:t>
      </w:r>
    </w:p>
    <w:p w:rsidR="002C786B" w:rsidRDefault="002C786B" w:rsidP="002C786B">
      <w:r>
        <w:t>Insert into Analysis</w:t>
      </w:r>
    </w:p>
    <w:p w:rsidR="00AD1F77" w:rsidRDefault="00692524" w:rsidP="00692524">
      <w:pPr>
        <w:pStyle w:val="Heading3"/>
      </w:pPr>
      <w:r>
        <w:t>Insert Into Analysis</w:t>
      </w:r>
    </w:p>
    <w:p w:rsidR="00692524" w:rsidRPr="00CB74AC" w:rsidRDefault="00692524" w:rsidP="00692524">
      <w:pPr>
        <w:rPr>
          <w:rStyle w:val="Emphasis"/>
        </w:rPr>
      </w:pPr>
      <w:r w:rsidRPr="00CB74AC">
        <w:rPr>
          <w:rStyle w:val="Emphasis"/>
        </w:rPr>
        <w:t xml:space="preserve">This algorithm poses a particular challenge to do in declarative fashion and uses </w:t>
      </w:r>
      <w:r w:rsidR="00CB74AC" w:rsidRPr="00CB74AC">
        <w:rPr>
          <w:rStyle w:val="Emphasis"/>
        </w:rPr>
        <w:t>aggregate grouping</w:t>
      </w:r>
      <w:r w:rsidR="00D865FC">
        <w:rPr>
          <w:rStyle w:val="Emphasis"/>
        </w:rPr>
        <w:t>, Common Table Expressions (CTE),</w:t>
      </w:r>
      <w:r w:rsidR="00CB74AC" w:rsidRPr="00CB74AC">
        <w:rPr>
          <w:rStyle w:val="Emphasis"/>
        </w:rPr>
        <w:t xml:space="preserve"> and </w:t>
      </w:r>
      <w:r w:rsidRPr="00CB74AC">
        <w:rPr>
          <w:rStyle w:val="Emphasis"/>
        </w:rPr>
        <w:t>window functions such as LEAD and LAG to determine the order of various elements.</w:t>
      </w:r>
      <w:r w:rsidR="00D865FC">
        <w:rPr>
          <w:rStyle w:val="Emphasis"/>
        </w:rPr>
        <w:t xml:space="preserve"> This could also be done in a looping fashion declaring all of the variables at the top of the loop and then calculating the values as they go through the loop. However, MS-SQL Server is optimized for CTE and windows functions so I choose to resolve this in </w:t>
      </w:r>
      <w:r w:rsidR="003B26B3">
        <w:rPr>
          <w:rStyle w:val="Emphasis"/>
        </w:rPr>
        <w:t>a more declarative</w:t>
      </w:r>
      <w:r w:rsidR="00D865FC">
        <w:rPr>
          <w:rStyle w:val="Emphasis"/>
        </w:rPr>
        <w:t xml:space="preserve"> manner. However, explaining the algorithm needs to use higher level ideas such as grouping to understand how this algorithm works in my MS-SQL Version. </w:t>
      </w:r>
      <w:r w:rsidR="003B26B3">
        <w:rPr>
          <w:rStyle w:val="Emphasis"/>
        </w:rPr>
        <w:t>The explanation</w:t>
      </w:r>
      <w:r w:rsidR="00D865FC">
        <w:rPr>
          <w:rStyle w:val="Emphasis"/>
        </w:rPr>
        <w:t xml:space="preserve"> also requires blocks that represent the CTE tables that serve as inputs to later CTE Tables. For this reason, this algorithm is shown in block form. </w:t>
      </w:r>
    </w:p>
    <w:p w:rsidR="00C65D27" w:rsidRDefault="00C65D27" w:rsidP="00C65D27">
      <w:pPr>
        <w:keepNext/>
      </w:pPr>
      <w:r>
        <w:rPr>
          <w:noProof/>
        </w:rPr>
        <w:lastRenderedPageBreak/>
        <w:drawing>
          <wp:inline distT="0" distB="0" distL="0" distR="0" wp14:anchorId="30AD3B47" wp14:editId="162EB56C">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515360"/>
                    </a:xfrm>
                    <a:prstGeom prst="rect">
                      <a:avLst/>
                    </a:prstGeom>
                  </pic:spPr>
                </pic:pic>
              </a:graphicData>
            </a:graphic>
          </wp:inline>
        </w:drawing>
      </w:r>
    </w:p>
    <w:p w:rsidR="003E60FD" w:rsidRDefault="00C65D27" w:rsidP="00C65D27">
      <w:pPr>
        <w:pStyle w:val="Caption"/>
      </w:pPr>
      <w:r>
        <w:t xml:space="preserve">Figure </w:t>
      </w:r>
      <w:fldSimple w:instr=" SEQ Figure \* ARABIC ">
        <w:r>
          <w:rPr>
            <w:noProof/>
          </w:rPr>
          <w:t>7</w:t>
        </w:r>
      </w:fldSimple>
      <w:r>
        <w:t xml:space="preserve"> Insert Into Analysis Algorithm</w:t>
      </w:r>
    </w:p>
    <w:p w:rsidR="006B7A2D" w:rsidRDefault="006B7A2D" w:rsidP="00692524">
      <w:r>
        <w:tab/>
      </w:r>
    </w:p>
    <w:p w:rsidR="000452C6" w:rsidRDefault="000452C6" w:rsidP="00A84D63"/>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denormalized data models within a SQL model allows for the most flexible method going forward. Since most languages has some version of ODBC or a native MS-SQL Client, a framework can built that leverages the work already done within this repository. </w:t>
      </w:r>
    </w:p>
    <w:p w:rsidR="006D183D" w:rsidRDefault="006D183D" w:rsidP="00685268">
      <w:r>
        <w:t xml:space="preserve">The database is also split into different modules to allow for reuse and further development. There are separate stored procedures for similar functions such as CreateAnalysis and CreateDenormalized Analysis. </w:t>
      </w:r>
      <w:r w:rsidR="003804C2">
        <w:t xml:space="preserve"> The design allows new algorithms to be added with the architecture of RunAllAlgorithms and RunAllDenormalizedAlgorithms which call on the seven algorithms. Any additional algorithms just need to be added to this overarching algorithms. </w:t>
      </w:r>
      <w:r w:rsidR="002A67EB">
        <w:t>The design of the CreateAnalysis and CreateDenormalizedAnalysis allow the user not to have to</w:t>
      </w:r>
      <w:r w:rsidR="00F212F9">
        <w:t xml:space="preserve"> just design the new algorithm and to just add the proper analysis stored procedure afterwards.</w:t>
      </w:r>
    </w:p>
    <w:p w:rsidR="004004D8" w:rsidRDefault="004004D8" w:rsidP="00685268">
      <w:r>
        <w:t xml:space="preserve">The whole process can be run easily from the stored procedure GetAnalysis which has a parameter that allows one to run the analysis first or just pull the analysis. You just input the awarding group id and the regular input parameters and the strored procedure will determine whether to use the denormalized or normalized table by reading the awarding group id. </w:t>
      </w:r>
    </w:p>
    <w:p w:rsidR="00A567DF" w:rsidRDefault="00A567DF" w:rsidP="00685268"/>
    <w:p w:rsidR="00717E23" w:rsidRPr="00685268" w:rsidRDefault="00717E23" w:rsidP="00685268"/>
    <w:p w:rsidR="00503091" w:rsidRDefault="00503091" w:rsidP="00503091">
      <w:pPr>
        <w:pStyle w:val="Heading1"/>
      </w:pPr>
      <w:r>
        <w:t>Conclusion</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However, this will quickly expand the scholarships that must be pushed through 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orders expands to 36.  It is not clear at this time if this added 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lastRenderedPageBreak/>
        <w:t></w:t>
      </w:r>
      <w:r>
        <w:rPr>
          <w:color w:val="333333"/>
          <w:sz w:val="14"/>
          <w:szCs w:val="14"/>
        </w:rPr>
        <w:t xml:space="preserve">         </w:t>
      </w:r>
      <w:r>
        <w:rPr>
          <w:rFonts w:ascii="Verdana" w:hAnsi="Verdana"/>
          <w:color w:val="333333"/>
        </w:rPr>
        <w:t>The student broke down a group of larger problems in the scholarship process into various modules that solve them.</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 xml:space="preserve">Th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r w:rsidR="003B554D">
        <w:rPr>
          <w:rFonts w:ascii="Verdana" w:hAnsi="Verdana"/>
          <w:color w:val="333333"/>
        </w:rPr>
        <w:t>Th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A: Students will be able to identify specific types of data for different analytical methods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normalized and denormalized data scheme that adhere to data standard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B: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C2:C: Students will be able to apply appropriate statistical, machine learning, visual analytics, and other techniques to identify patterns and make sound predictions with given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D: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denormalized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E: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B: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n original work which used modular program to allow the process to be run from a single stored procedur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r>
        <w:lastRenderedPageBreak/>
        <w:t>Biblography</w:t>
      </w:r>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Rachmawati, Sekar Rizky. 2017. “UNIVERSITY OF OKLAHOMA GRADUATE COLLEGE SCHOLARSHIP-STUDENT MATCHING PROCESS OPTIMIZATION.” Oklahoma. 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qwUAPF7AEywAAAA="/>
  </w:docVars>
  <w:rsids>
    <w:rsidRoot w:val="00503091"/>
    <w:rsid w:val="000047A8"/>
    <w:rsid w:val="00036F52"/>
    <w:rsid w:val="000452C6"/>
    <w:rsid w:val="000528F2"/>
    <w:rsid w:val="0005547E"/>
    <w:rsid w:val="000759B0"/>
    <w:rsid w:val="00086708"/>
    <w:rsid w:val="000A366F"/>
    <w:rsid w:val="000E13F5"/>
    <w:rsid w:val="00131F47"/>
    <w:rsid w:val="0015365F"/>
    <w:rsid w:val="0016220C"/>
    <w:rsid w:val="00165B21"/>
    <w:rsid w:val="001B1BA9"/>
    <w:rsid w:val="001D3429"/>
    <w:rsid w:val="002065F7"/>
    <w:rsid w:val="00251045"/>
    <w:rsid w:val="002532FF"/>
    <w:rsid w:val="00262674"/>
    <w:rsid w:val="002A67EB"/>
    <w:rsid w:val="002C786B"/>
    <w:rsid w:val="002E433C"/>
    <w:rsid w:val="002F36A8"/>
    <w:rsid w:val="00334DE5"/>
    <w:rsid w:val="00335BA3"/>
    <w:rsid w:val="00336ED4"/>
    <w:rsid w:val="0037117B"/>
    <w:rsid w:val="003804C2"/>
    <w:rsid w:val="003A2CCE"/>
    <w:rsid w:val="003A3CB3"/>
    <w:rsid w:val="003A3DD8"/>
    <w:rsid w:val="003B26B3"/>
    <w:rsid w:val="003B554D"/>
    <w:rsid w:val="003B66AF"/>
    <w:rsid w:val="003C3176"/>
    <w:rsid w:val="003D7769"/>
    <w:rsid w:val="003E60FD"/>
    <w:rsid w:val="003F508C"/>
    <w:rsid w:val="004004D8"/>
    <w:rsid w:val="00411CB2"/>
    <w:rsid w:val="004D1283"/>
    <w:rsid w:val="00503091"/>
    <w:rsid w:val="005873B0"/>
    <w:rsid w:val="005C353E"/>
    <w:rsid w:val="005D2DC8"/>
    <w:rsid w:val="005E161A"/>
    <w:rsid w:val="005F4C30"/>
    <w:rsid w:val="00640AC2"/>
    <w:rsid w:val="006508B3"/>
    <w:rsid w:val="00673E1E"/>
    <w:rsid w:val="00680703"/>
    <w:rsid w:val="00680855"/>
    <w:rsid w:val="00685268"/>
    <w:rsid w:val="00692524"/>
    <w:rsid w:val="006B7A2D"/>
    <w:rsid w:val="006C629A"/>
    <w:rsid w:val="006D183D"/>
    <w:rsid w:val="00717E23"/>
    <w:rsid w:val="0079569C"/>
    <w:rsid w:val="007C211E"/>
    <w:rsid w:val="007D1992"/>
    <w:rsid w:val="00802CC9"/>
    <w:rsid w:val="00803FDB"/>
    <w:rsid w:val="008074A5"/>
    <w:rsid w:val="00846B4D"/>
    <w:rsid w:val="00857A2A"/>
    <w:rsid w:val="00895B1C"/>
    <w:rsid w:val="008C258B"/>
    <w:rsid w:val="00923D80"/>
    <w:rsid w:val="009437B1"/>
    <w:rsid w:val="009610F4"/>
    <w:rsid w:val="009A469A"/>
    <w:rsid w:val="009B0001"/>
    <w:rsid w:val="009D5371"/>
    <w:rsid w:val="009E1806"/>
    <w:rsid w:val="00A16F10"/>
    <w:rsid w:val="00A567DF"/>
    <w:rsid w:val="00A66FA8"/>
    <w:rsid w:val="00A84D63"/>
    <w:rsid w:val="00A92C76"/>
    <w:rsid w:val="00AA1477"/>
    <w:rsid w:val="00AA1C9B"/>
    <w:rsid w:val="00AB4DF3"/>
    <w:rsid w:val="00AC2ECD"/>
    <w:rsid w:val="00AD1F77"/>
    <w:rsid w:val="00B05EF1"/>
    <w:rsid w:val="00B30628"/>
    <w:rsid w:val="00B52522"/>
    <w:rsid w:val="00B57C3A"/>
    <w:rsid w:val="00B80610"/>
    <w:rsid w:val="00B838C5"/>
    <w:rsid w:val="00B944F3"/>
    <w:rsid w:val="00B9678F"/>
    <w:rsid w:val="00BB4110"/>
    <w:rsid w:val="00BB49E2"/>
    <w:rsid w:val="00BE11FA"/>
    <w:rsid w:val="00BF1A61"/>
    <w:rsid w:val="00C64A88"/>
    <w:rsid w:val="00C65D27"/>
    <w:rsid w:val="00C75C67"/>
    <w:rsid w:val="00C92773"/>
    <w:rsid w:val="00CB74AC"/>
    <w:rsid w:val="00CE45FD"/>
    <w:rsid w:val="00D215F7"/>
    <w:rsid w:val="00D256C6"/>
    <w:rsid w:val="00D41DF3"/>
    <w:rsid w:val="00D865FC"/>
    <w:rsid w:val="00DA01D2"/>
    <w:rsid w:val="00DD3E17"/>
    <w:rsid w:val="00DD5A5A"/>
    <w:rsid w:val="00DE36C2"/>
    <w:rsid w:val="00DF6D46"/>
    <w:rsid w:val="00E01960"/>
    <w:rsid w:val="00E24CC3"/>
    <w:rsid w:val="00E26798"/>
    <w:rsid w:val="00E33DD5"/>
    <w:rsid w:val="00E34F93"/>
    <w:rsid w:val="00E429B6"/>
    <w:rsid w:val="00E46122"/>
    <w:rsid w:val="00E521E5"/>
    <w:rsid w:val="00E639B8"/>
    <w:rsid w:val="00E81F46"/>
    <w:rsid w:val="00E9752E"/>
    <w:rsid w:val="00EE27B4"/>
    <w:rsid w:val="00F212F9"/>
    <w:rsid w:val="00F61DFC"/>
    <w:rsid w:val="00F64E63"/>
    <w:rsid w:val="00F712FB"/>
    <w:rsid w:val="00F732BA"/>
    <w:rsid w:val="00F94151"/>
    <w:rsid w:val="00FA3B99"/>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E70DA"/>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B477C4A-FDFF-47FF-8EBB-F703112B1B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TotalTime>
  <Pages>24</Pages>
  <Words>11651</Words>
  <Characters>66411</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7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100</cp:revision>
  <dcterms:created xsi:type="dcterms:W3CDTF">2018-07-09T23:18:00Z</dcterms:created>
  <dcterms:modified xsi:type="dcterms:W3CDTF">2018-07-13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